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B9F42A5" w14:textId="77777777" w:rsidR="00051740" w:rsidRDefault="00051740" w:rsidP="00051740">
      <w:pPr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226CCD">
        <w:rPr>
          <w:rFonts w:ascii="Times New Roman" w:hAnsi="Times New Roman" w:cs="Times New Roman"/>
          <w:b/>
          <w:bCs/>
          <w:sz w:val="28"/>
          <w:szCs w:val="28"/>
        </w:rPr>
        <w:t>DAFTAR PUSTAKA</w:t>
      </w:r>
    </w:p>
    <w:p w14:paraId="6C0DCCAF" w14:textId="0AB65F60" w:rsidR="00051740" w:rsidRDefault="00051740" w:rsidP="00051740">
      <w:pPr>
        <w:rPr>
          <w:rFonts w:ascii="Times New Roman" w:hAnsi="Times New Roman" w:cs="Times New Roman"/>
          <w:b/>
          <w:bCs/>
          <w:sz w:val="28"/>
          <w:szCs w:val="28"/>
        </w:rPr>
      </w:pPr>
    </w:p>
    <w:p w14:paraId="687233FB" w14:textId="55B0222C" w:rsidR="00051740" w:rsidRPr="00226CCD" w:rsidRDefault="00051740" w:rsidP="00051740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bCs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 w:rsidRPr="00226CCD">
        <w:rPr>
          <w:rFonts w:ascii="Times New Roman" w:hAnsi="Times New Roman" w:cs="Times New Roman"/>
          <w:noProof/>
          <w:sz w:val="24"/>
          <w:szCs w:val="24"/>
        </w:rPr>
        <w:t xml:space="preserve">Bentley, W. &amp;. (2007). Pieces Framework. </w:t>
      </w:r>
      <w:r w:rsidRPr="00226CCD">
        <w:rPr>
          <w:rFonts w:ascii="Times New Roman" w:hAnsi="Times New Roman" w:cs="Times New Roman"/>
          <w:i/>
          <w:iCs/>
          <w:noProof/>
          <w:sz w:val="24"/>
          <w:szCs w:val="24"/>
        </w:rPr>
        <w:t>Pengembangan Teknologi</w:t>
      </w:r>
      <w:r w:rsidRPr="00226CCD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00411F4C" w14:textId="77777777" w:rsidR="00051740" w:rsidRPr="00226CCD" w:rsidRDefault="00051740" w:rsidP="00051740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6CCD">
        <w:rPr>
          <w:rFonts w:ascii="Times New Roman" w:hAnsi="Times New Roman" w:cs="Times New Roman"/>
          <w:noProof/>
          <w:sz w:val="24"/>
          <w:szCs w:val="24"/>
        </w:rPr>
        <w:t xml:space="preserve">Mohammad Ridwan; Yuni Widiastiwi. (2021). </w:t>
      </w:r>
      <w:r w:rsidRPr="00226CCD">
        <w:rPr>
          <w:rFonts w:ascii="Times New Roman" w:hAnsi="Times New Roman" w:cs="Times New Roman"/>
          <w:i/>
          <w:iCs/>
          <w:noProof/>
          <w:sz w:val="24"/>
          <w:szCs w:val="24"/>
        </w:rPr>
        <w:t>Sistem Informasi Manajemen</w:t>
      </w:r>
      <w:r w:rsidRPr="00226CCD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5D5A446E" w14:textId="77777777" w:rsidR="00051740" w:rsidRPr="00226CCD" w:rsidRDefault="00051740" w:rsidP="00051740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6CCD">
        <w:rPr>
          <w:rFonts w:ascii="Times New Roman" w:hAnsi="Times New Roman" w:cs="Times New Roman"/>
          <w:noProof/>
          <w:sz w:val="24"/>
          <w:szCs w:val="24"/>
        </w:rPr>
        <w:t xml:space="preserve">Mulyadi. (2000). Bahan Material kebutuhan industri. </w:t>
      </w:r>
      <w:r w:rsidRPr="00226CCD">
        <w:rPr>
          <w:rFonts w:ascii="Times New Roman" w:hAnsi="Times New Roman" w:cs="Times New Roman"/>
          <w:i/>
          <w:iCs/>
          <w:noProof/>
          <w:sz w:val="24"/>
          <w:szCs w:val="24"/>
        </w:rPr>
        <w:t>Industri Dan Infrastruktur</w:t>
      </w:r>
      <w:r w:rsidRPr="00226CCD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6B00150A" w14:textId="77777777" w:rsidR="00051740" w:rsidRPr="00226CCD" w:rsidRDefault="00051740" w:rsidP="00051740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6CCD">
        <w:rPr>
          <w:rFonts w:ascii="Times New Roman" w:hAnsi="Times New Roman" w:cs="Times New Roman"/>
          <w:noProof/>
          <w:sz w:val="24"/>
          <w:szCs w:val="24"/>
        </w:rPr>
        <w:t xml:space="preserve">Putro, O. (2010). Distribusi Material masa Depan. </w:t>
      </w:r>
      <w:r w:rsidRPr="00226CCD">
        <w:rPr>
          <w:rFonts w:ascii="Times New Roman" w:hAnsi="Times New Roman" w:cs="Times New Roman"/>
          <w:i/>
          <w:iCs/>
          <w:noProof/>
          <w:sz w:val="24"/>
          <w:szCs w:val="24"/>
        </w:rPr>
        <w:t>Gramedia Indonesia</w:t>
      </w:r>
      <w:r w:rsidRPr="00226CCD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7D340A21" w14:textId="77777777" w:rsidR="00051740" w:rsidRPr="00226CCD" w:rsidRDefault="00051740" w:rsidP="00051740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6CCD">
        <w:rPr>
          <w:rFonts w:ascii="Times New Roman" w:hAnsi="Times New Roman" w:cs="Times New Roman"/>
          <w:noProof/>
          <w:sz w:val="24"/>
          <w:szCs w:val="24"/>
        </w:rPr>
        <w:t xml:space="preserve">Suhendar, A., Novita, I., &amp; Ariesta, A. (2019). </w:t>
      </w:r>
      <w:r w:rsidRPr="00226CCD">
        <w:rPr>
          <w:rFonts w:ascii="Times New Roman" w:hAnsi="Times New Roman" w:cs="Times New Roman"/>
          <w:i/>
          <w:iCs/>
          <w:noProof/>
          <w:sz w:val="24"/>
          <w:szCs w:val="24"/>
        </w:rPr>
        <w:t>Sistem Informasi Inventaris Barang Menggunakan Unified Modeling Language pada Kecamatan Gambir</w:t>
      </w:r>
      <w:r w:rsidRPr="00226CCD">
        <w:rPr>
          <w:rFonts w:ascii="Times New Roman" w:hAnsi="Times New Roman" w:cs="Times New Roman"/>
          <w:noProof/>
          <w:sz w:val="24"/>
          <w:szCs w:val="24"/>
        </w:rPr>
        <w:t>. 55–60.</w:t>
      </w:r>
    </w:p>
    <w:p w14:paraId="50758A99" w14:textId="77777777" w:rsidR="00051740" w:rsidRPr="00226CCD" w:rsidRDefault="00051740" w:rsidP="00051740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6CCD">
        <w:rPr>
          <w:rFonts w:ascii="Times New Roman" w:hAnsi="Times New Roman" w:cs="Times New Roman"/>
          <w:noProof/>
          <w:sz w:val="24"/>
          <w:szCs w:val="24"/>
        </w:rPr>
        <w:t xml:space="preserve">Tjiptono, F. (2008). </w:t>
      </w:r>
      <w:r w:rsidRPr="00226CCD">
        <w:rPr>
          <w:rFonts w:ascii="Times New Roman" w:hAnsi="Times New Roman" w:cs="Times New Roman"/>
          <w:i/>
          <w:iCs/>
          <w:noProof/>
          <w:sz w:val="24"/>
          <w:szCs w:val="24"/>
        </w:rPr>
        <w:t>Strategi Pemasaran, Edisi III</w:t>
      </w:r>
      <w:r w:rsidRPr="00226CCD">
        <w:rPr>
          <w:rFonts w:ascii="Times New Roman" w:hAnsi="Times New Roman" w:cs="Times New Roman"/>
          <w:noProof/>
          <w:sz w:val="24"/>
          <w:szCs w:val="24"/>
        </w:rPr>
        <w:t xml:space="preserve"> (CV. Andi Offset (ed.)). CV. Andi Offset.</w:t>
      </w:r>
    </w:p>
    <w:p w14:paraId="4852FE1A" w14:textId="77777777" w:rsidR="00051740" w:rsidRPr="00226CCD" w:rsidRDefault="00051740" w:rsidP="00051740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6CCD">
        <w:rPr>
          <w:rFonts w:ascii="Times New Roman" w:hAnsi="Times New Roman" w:cs="Times New Roman"/>
          <w:noProof/>
          <w:sz w:val="24"/>
          <w:szCs w:val="24"/>
        </w:rPr>
        <w:t xml:space="preserve">Verona, R. (2019). </w:t>
      </w:r>
      <w:r w:rsidRPr="00226CCD">
        <w:rPr>
          <w:rFonts w:ascii="Times New Roman" w:hAnsi="Times New Roman" w:cs="Times New Roman"/>
          <w:i/>
          <w:iCs/>
          <w:noProof/>
          <w:sz w:val="24"/>
          <w:szCs w:val="24"/>
        </w:rPr>
        <w:t>Sistem Informasi Distribusi Supply Chain Management</w:t>
      </w:r>
      <w:r w:rsidRPr="00226CCD">
        <w:rPr>
          <w:rFonts w:ascii="Times New Roman" w:hAnsi="Times New Roman" w:cs="Times New Roman"/>
          <w:noProof/>
          <w:sz w:val="24"/>
          <w:szCs w:val="24"/>
        </w:rPr>
        <w:t xml:space="preserve"> (Gramedia P). Management Logistik.</w:t>
      </w:r>
    </w:p>
    <w:p w14:paraId="32EB0237" w14:textId="77777777" w:rsidR="00051740" w:rsidRDefault="00051740" w:rsidP="00051740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6CCD">
        <w:rPr>
          <w:rFonts w:ascii="Times New Roman" w:hAnsi="Times New Roman" w:cs="Times New Roman"/>
          <w:noProof/>
          <w:sz w:val="24"/>
          <w:szCs w:val="24"/>
        </w:rPr>
        <w:t xml:space="preserve">Yanto, H. (2012). Security Checkpoin Bandar Udara. </w:t>
      </w:r>
      <w:r w:rsidRPr="00226CCD">
        <w:rPr>
          <w:rFonts w:ascii="Times New Roman" w:hAnsi="Times New Roman" w:cs="Times New Roman"/>
          <w:i/>
          <w:iCs/>
          <w:noProof/>
          <w:sz w:val="24"/>
          <w:szCs w:val="24"/>
        </w:rPr>
        <w:t>Jurnal Angkasa Pura</w:t>
      </w:r>
      <w:r w:rsidRPr="00226CCD">
        <w:rPr>
          <w:rFonts w:ascii="Times New Roman" w:hAnsi="Times New Roman" w:cs="Times New Roman"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14:paraId="7CC0B87E" w14:textId="77777777" w:rsidR="00051740" w:rsidRPr="00300B50" w:rsidRDefault="00051740" w:rsidP="00051740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i/>
          <w:noProof/>
          <w:sz w:val="24"/>
          <w:szCs w:val="24"/>
          <w:lang w:val="id"/>
        </w:rPr>
      </w:pPr>
      <w:r w:rsidRPr="00300B50">
        <w:rPr>
          <w:rFonts w:ascii="Times New Roman" w:hAnsi="Times New Roman" w:cs="Times New Roman"/>
          <w:noProof/>
          <w:sz w:val="24"/>
          <w:szCs w:val="24"/>
          <w:lang w:val="id"/>
        </w:rPr>
        <w:t xml:space="preserve">Arie, M. (2011). </w:t>
      </w:r>
      <w:r w:rsidRPr="00300B50">
        <w:rPr>
          <w:rFonts w:ascii="Times New Roman" w:hAnsi="Times New Roman" w:cs="Times New Roman"/>
          <w:i/>
          <w:noProof/>
          <w:sz w:val="24"/>
          <w:szCs w:val="24"/>
          <w:lang w:val="id"/>
        </w:rPr>
        <w:t>Pemograman Website Dinamisi Menggunakan PHP dan</w:t>
      </w:r>
      <w:r w:rsidRPr="00300B50">
        <w:rPr>
          <w:rFonts w:ascii="Times New Roman" w:hAnsi="Times New Roman" w:cs="Times New Roman"/>
          <w:noProof/>
          <w:sz w:val="24"/>
          <w:szCs w:val="24"/>
          <w:lang w:val="id"/>
        </w:rPr>
        <w:t>MySQL, Yogyakarta: Andi Ofset.</w:t>
      </w:r>
    </w:p>
    <w:p w14:paraId="0872A2AD" w14:textId="77777777" w:rsidR="00051740" w:rsidRPr="00300B50" w:rsidRDefault="00051740" w:rsidP="00051740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i/>
          <w:noProof/>
          <w:sz w:val="24"/>
          <w:szCs w:val="24"/>
          <w:lang w:val="id"/>
        </w:rPr>
      </w:pPr>
      <w:r w:rsidRPr="00300B50">
        <w:rPr>
          <w:rFonts w:ascii="Times New Roman" w:hAnsi="Times New Roman" w:cs="Times New Roman"/>
          <w:noProof/>
          <w:sz w:val="24"/>
          <w:szCs w:val="24"/>
          <w:lang w:val="id"/>
        </w:rPr>
        <w:t xml:space="preserve">Boche, G. (2005). </w:t>
      </w:r>
      <w:r w:rsidRPr="00300B50">
        <w:rPr>
          <w:rFonts w:ascii="Times New Roman" w:hAnsi="Times New Roman" w:cs="Times New Roman"/>
          <w:i/>
          <w:noProof/>
          <w:sz w:val="24"/>
          <w:szCs w:val="24"/>
          <w:lang w:val="id"/>
        </w:rPr>
        <w:t>User Guide The UM Language Database 2nd Edition .</w:t>
      </w:r>
      <w:r w:rsidRPr="00300B50">
        <w:rPr>
          <w:rFonts w:ascii="Times New Roman" w:hAnsi="Times New Roman" w:cs="Times New Roman"/>
          <w:noProof/>
          <w:sz w:val="24"/>
          <w:szCs w:val="24"/>
          <w:lang w:val="id"/>
        </w:rPr>
        <w:t>Wesley Addison Professional.</w:t>
      </w:r>
    </w:p>
    <w:p w14:paraId="30D785B7" w14:textId="77777777" w:rsidR="00051740" w:rsidRPr="00300B50" w:rsidRDefault="00051740" w:rsidP="00051740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"/>
        </w:rPr>
      </w:pPr>
      <w:r w:rsidRPr="00300B50">
        <w:rPr>
          <w:rFonts w:ascii="Times New Roman" w:hAnsi="Times New Roman" w:cs="Times New Roman"/>
          <w:noProof/>
          <w:sz w:val="24"/>
          <w:szCs w:val="24"/>
          <w:lang w:val="id"/>
        </w:rPr>
        <w:t xml:space="preserve">Conollii, T. a. (2010). A Practical Approach Database Systems to the Design,Implementatiion, and Managemen 5 Edition. </w:t>
      </w:r>
      <w:r w:rsidRPr="00300B50">
        <w:rPr>
          <w:rFonts w:ascii="Times New Roman" w:hAnsi="Times New Roman" w:cs="Times New Roman"/>
          <w:i/>
          <w:noProof/>
          <w:sz w:val="24"/>
          <w:szCs w:val="24"/>
          <w:lang w:val="id"/>
        </w:rPr>
        <w:t>Persone Education</w:t>
      </w:r>
      <w:r w:rsidRPr="00300B50">
        <w:rPr>
          <w:rFonts w:ascii="Times New Roman" w:hAnsi="Times New Roman" w:cs="Times New Roman"/>
          <w:noProof/>
          <w:sz w:val="24"/>
          <w:szCs w:val="24"/>
          <w:lang w:val="id"/>
        </w:rPr>
        <w:t>.</w:t>
      </w:r>
    </w:p>
    <w:p w14:paraId="5731802A" w14:textId="77777777" w:rsidR="00051740" w:rsidRPr="00300B50" w:rsidRDefault="00051740" w:rsidP="00051740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"/>
        </w:rPr>
      </w:pPr>
      <w:r w:rsidRPr="00300B50">
        <w:rPr>
          <w:rFonts w:ascii="Times New Roman" w:hAnsi="Times New Roman" w:cs="Times New Roman"/>
          <w:noProof/>
          <w:sz w:val="24"/>
          <w:szCs w:val="24"/>
          <w:lang w:val="id"/>
        </w:rPr>
        <w:t xml:space="preserve">Fajri, L. (2008). </w:t>
      </w:r>
      <w:r w:rsidRPr="00300B50">
        <w:rPr>
          <w:rFonts w:ascii="Times New Roman" w:hAnsi="Times New Roman" w:cs="Times New Roman"/>
          <w:i/>
          <w:noProof/>
          <w:sz w:val="24"/>
          <w:szCs w:val="24"/>
          <w:lang w:val="id"/>
        </w:rPr>
        <w:t xml:space="preserve">Produk Manajemen Pemasaran. </w:t>
      </w:r>
      <w:r w:rsidRPr="00300B50">
        <w:rPr>
          <w:rFonts w:ascii="Times New Roman" w:hAnsi="Times New Roman" w:cs="Times New Roman"/>
          <w:noProof/>
          <w:sz w:val="24"/>
          <w:szCs w:val="24"/>
          <w:lang w:val="id"/>
        </w:rPr>
        <w:t xml:space="preserve">Yogyakarta: Graha Ilmu. Goteschalk, P. a. (2010). In Financial Crime Investigation. SistemInformasi pada Komputer </w:t>
      </w:r>
      <w:r w:rsidRPr="00300B50">
        <w:rPr>
          <w:rFonts w:ascii="Times New Roman" w:hAnsi="Times New Roman" w:cs="Times New Roman"/>
          <w:i/>
          <w:noProof/>
          <w:sz w:val="24"/>
          <w:szCs w:val="24"/>
          <w:lang w:val="id"/>
        </w:rPr>
        <w:t>Journal Academic, Vol.52</w:t>
      </w:r>
      <w:r w:rsidRPr="00300B50">
        <w:rPr>
          <w:rFonts w:ascii="Times New Roman" w:hAnsi="Times New Roman" w:cs="Times New Roman"/>
          <w:noProof/>
          <w:sz w:val="24"/>
          <w:szCs w:val="24"/>
          <w:lang w:val="id"/>
        </w:rPr>
        <w:t>, 41.</w:t>
      </w:r>
    </w:p>
    <w:p w14:paraId="210EBE6D" w14:textId="77777777" w:rsidR="00051740" w:rsidRPr="00300B50" w:rsidRDefault="00051740" w:rsidP="00051740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"/>
        </w:rPr>
      </w:pPr>
      <w:r w:rsidRPr="00300B50">
        <w:rPr>
          <w:rFonts w:ascii="Times New Roman" w:hAnsi="Times New Roman" w:cs="Times New Roman"/>
          <w:noProof/>
          <w:sz w:val="24"/>
          <w:szCs w:val="24"/>
          <w:lang w:val="id"/>
        </w:rPr>
        <w:t xml:space="preserve">Hijrin, A. M. (2012). </w:t>
      </w:r>
      <w:r w:rsidRPr="00300B50">
        <w:rPr>
          <w:rFonts w:ascii="Times New Roman" w:hAnsi="Times New Roman" w:cs="Times New Roman"/>
          <w:i/>
          <w:noProof/>
          <w:sz w:val="24"/>
          <w:szCs w:val="24"/>
          <w:lang w:val="id"/>
        </w:rPr>
        <w:t xml:space="preserve">Pandai Pemrograman Web dengan PHP &amp; MySQL (Level awal sampai </w:t>
      </w:r>
      <w:r w:rsidRPr="00300B50">
        <w:rPr>
          <w:rFonts w:ascii="Times New Roman" w:hAnsi="Times New Roman" w:cs="Times New Roman"/>
          <w:i/>
          <w:noProof/>
          <w:sz w:val="24"/>
          <w:szCs w:val="24"/>
          <w:lang w:val="id"/>
        </w:rPr>
        <w:lastRenderedPageBreak/>
        <w:t xml:space="preserve">lancar). </w:t>
      </w:r>
      <w:r w:rsidRPr="00300B50">
        <w:rPr>
          <w:rFonts w:ascii="Times New Roman" w:hAnsi="Times New Roman" w:cs="Times New Roman"/>
          <w:noProof/>
          <w:sz w:val="24"/>
          <w:szCs w:val="24"/>
          <w:lang w:val="id"/>
        </w:rPr>
        <w:t>Solo: PT. Prestige Pustakara.</w:t>
      </w:r>
    </w:p>
    <w:p w14:paraId="4DAC160B" w14:textId="77777777" w:rsidR="00051740" w:rsidRPr="00300B50" w:rsidRDefault="00051740" w:rsidP="00051740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i/>
          <w:noProof/>
          <w:sz w:val="24"/>
          <w:szCs w:val="24"/>
          <w:lang w:val="id"/>
        </w:rPr>
      </w:pPr>
      <w:r w:rsidRPr="00300B50">
        <w:rPr>
          <w:rFonts w:ascii="Times New Roman" w:hAnsi="Times New Roman" w:cs="Times New Roman"/>
          <w:noProof/>
          <w:sz w:val="24"/>
          <w:szCs w:val="24"/>
          <w:lang w:val="id"/>
        </w:rPr>
        <w:t xml:space="preserve">Kustianingsih (2011). </w:t>
      </w:r>
      <w:r w:rsidRPr="00300B50">
        <w:rPr>
          <w:rFonts w:ascii="Times New Roman" w:hAnsi="Times New Roman" w:cs="Times New Roman"/>
          <w:i/>
          <w:noProof/>
          <w:sz w:val="24"/>
          <w:szCs w:val="24"/>
          <w:lang w:val="id"/>
        </w:rPr>
        <w:t>Pemrogram Database dengan Web.</w:t>
      </w:r>
      <w:r w:rsidRPr="00300B50">
        <w:rPr>
          <w:rFonts w:ascii="Times New Roman" w:hAnsi="Times New Roman" w:cs="Times New Roman"/>
          <w:noProof/>
          <w:sz w:val="24"/>
          <w:szCs w:val="24"/>
          <w:lang w:val="id"/>
        </w:rPr>
        <w:t>Yogyakarta: Graha Ilmuan.</w:t>
      </w:r>
    </w:p>
    <w:p w14:paraId="5DD6718C" w14:textId="77777777" w:rsidR="00051740" w:rsidRPr="00300B50" w:rsidRDefault="00051740" w:rsidP="00051740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i/>
          <w:noProof/>
          <w:sz w:val="24"/>
          <w:szCs w:val="24"/>
          <w:lang w:val="id"/>
        </w:rPr>
      </w:pPr>
      <w:r w:rsidRPr="00300B50">
        <w:rPr>
          <w:rFonts w:ascii="Times New Roman" w:hAnsi="Times New Roman" w:cs="Times New Roman"/>
          <w:noProof/>
          <w:sz w:val="24"/>
          <w:szCs w:val="24"/>
          <w:lang w:val="id"/>
        </w:rPr>
        <w:t xml:space="preserve">Nugraha, A. (2010). </w:t>
      </w:r>
      <w:r w:rsidRPr="00300B50">
        <w:rPr>
          <w:rFonts w:ascii="Times New Roman" w:hAnsi="Times New Roman" w:cs="Times New Roman"/>
          <w:i/>
          <w:noProof/>
          <w:sz w:val="24"/>
          <w:szCs w:val="24"/>
          <w:lang w:val="id"/>
        </w:rPr>
        <w:t>Software Enginering dengan UML Bahasa Java.</w:t>
      </w:r>
      <w:r w:rsidRPr="00300B50">
        <w:rPr>
          <w:rFonts w:ascii="Times New Roman" w:hAnsi="Times New Roman" w:cs="Times New Roman"/>
          <w:noProof/>
          <w:sz w:val="24"/>
          <w:szCs w:val="24"/>
          <w:lang w:val="id"/>
        </w:rPr>
        <w:t>Yogyakarta: Andi Ofset.</w:t>
      </w:r>
    </w:p>
    <w:p w14:paraId="06CEE1A1" w14:textId="77777777" w:rsidR="00051740" w:rsidRPr="00300B50" w:rsidRDefault="00051740" w:rsidP="00051740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i/>
          <w:noProof/>
          <w:sz w:val="24"/>
          <w:szCs w:val="24"/>
          <w:lang w:val="id"/>
        </w:rPr>
      </w:pPr>
      <w:r w:rsidRPr="00300B50">
        <w:rPr>
          <w:rFonts w:ascii="Times New Roman" w:hAnsi="Times New Roman" w:cs="Times New Roman"/>
          <w:noProof/>
          <w:sz w:val="24"/>
          <w:szCs w:val="24"/>
          <w:lang w:val="id"/>
        </w:rPr>
        <w:t xml:space="preserve">Presman. R. (2016). </w:t>
      </w:r>
      <w:r w:rsidRPr="00300B50">
        <w:rPr>
          <w:rFonts w:ascii="Times New Roman" w:hAnsi="Times New Roman" w:cs="Times New Roman"/>
          <w:i/>
          <w:noProof/>
          <w:sz w:val="24"/>
          <w:szCs w:val="24"/>
          <w:lang w:val="id"/>
        </w:rPr>
        <w:t>Software Enginering : Pendekatan Praktisi Cetak II.</w:t>
      </w:r>
      <w:r w:rsidRPr="00300B50">
        <w:rPr>
          <w:rFonts w:ascii="Times New Roman" w:hAnsi="Times New Roman" w:cs="Times New Roman"/>
          <w:noProof/>
          <w:sz w:val="24"/>
          <w:szCs w:val="24"/>
          <w:lang w:val="id"/>
        </w:rPr>
        <w:t>Yogtakarta : Andi.</w:t>
      </w:r>
    </w:p>
    <w:p w14:paraId="49B281D4" w14:textId="77777777" w:rsidR="00051740" w:rsidRPr="00300B50" w:rsidRDefault="00051740" w:rsidP="00051740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"/>
        </w:rPr>
      </w:pPr>
      <w:r w:rsidRPr="00300B50">
        <w:rPr>
          <w:rFonts w:ascii="Times New Roman" w:hAnsi="Times New Roman" w:cs="Times New Roman"/>
          <w:noProof/>
          <w:sz w:val="24"/>
          <w:szCs w:val="24"/>
          <w:lang w:val="id"/>
        </w:rPr>
        <w:t xml:space="preserve">Raharyo, B. (2011). </w:t>
      </w:r>
      <w:r w:rsidRPr="00300B50">
        <w:rPr>
          <w:rFonts w:ascii="Times New Roman" w:hAnsi="Times New Roman" w:cs="Times New Roman"/>
          <w:i/>
          <w:noProof/>
          <w:sz w:val="24"/>
          <w:szCs w:val="24"/>
          <w:lang w:val="id"/>
        </w:rPr>
        <w:t xml:space="preserve">Belajar Langsung Membangun Database Memakai MySQL. </w:t>
      </w:r>
      <w:r w:rsidRPr="00300B50">
        <w:rPr>
          <w:rFonts w:ascii="Times New Roman" w:hAnsi="Times New Roman" w:cs="Times New Roman"/>
          <w:noProof/>
          <w:sz w:val="24"/>
          <w:szCs w:val="24"/>
          <w:lang w:val="id"/>
        </w:rPr>
        <w:t>Bandung : Informatika.</w:t>
      </w:r>
    </w:p>
    <w:p w14:paraId="602B7F86" w14:textId="77777777" w:rsidR="00051740" w:rsidRPr="00300B50" w:rsidRDefault="00051740" w:rsidP="00051740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"/>
        </w:rPr>
      </w:pPr>
      <w:r w:rsidRPr="00300B50">
        <w:rPr>
          <w:rFonts w:ascii="Times New Roman" w:hAnsi="Times New Roman" w:cs="Times New Roman"/>
          <w:noProof/>
          <w:sz w:val="24"/>
          <w:szCs w:val="24"/>
          <w:lang w:val="id"/>
        </w:rPr>
        <w:t xml:space="preserve">Sania, H. (2020). Sistem Informasi Lalu Lintas . </w:t>
      </w:r>
      <w:r w:rsidRPr="00300B50">
        <w:rPr>
          <w:rFonts w:ascii="Times New Roman" w:hAnsi="Times New Roman" w:cs="Times New Roman"/>
          <w:i/>
          <w:noProof/>
          <w:sz w:val="24"/>
          <w:szCs w:val="24"/>
          <w:lang w:val="id"/>
        </w:rPr>
        <w:t>Jurnal Sistem dan Teknolog Informasi</w:t>
      </w:r>
      <w:r w:rsidRPr="00300B50">
        <w:rPr>
          <w:rFonts w:ascii="Times New Roman" w:hAnsi="Times New Roman" w:cs="Times New Roman"/>
          <w:noProof/>
          <w:sz w:val="24"/>
          <w:szCs w:val="24"/>
          <w:lang w:val="id"/>
        </w:rPr>
        <w:t>.</w:t>
      </w:r>
    </w:p>
    <w:p w14:paraId="7FC82BE4" w14:textId="77777777" w:rsidR="00051740" w:rsidRPr="00300B50" w:rsidRDefault="00051740" w:rsidP="00051740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"/>
        </w:rPr>
      </w:pPr>
      <w:r w:rsidRPr="00300B50">
        <w:rPr>
          <w:rFonts w:ascii="Times New Roman" w:hAnsi="Times New Roman" w:cs="Times New Roman"/>
          <w:noProof/>
          <w:sz w:val="24"/>
          <w:szCs w:val="24"/>
          <w:lang w:val="id"/>
        </w:rPr>
        <w:t xml:space="preserve">Shalahudin, R. (2013). </w:t>
      </w:r>
      <w:r w:rsidRPr="00300B50">
        <w:rPr>
          <w:rFonts w:ascii="Times New Roman" w:hAnsi="Times New Roman" w:cs="Times New Roman"/>
          <w:i/>
          <w:noProof/>
          <w:sz w:val="24"/>
          <w:szCs w:val="24"/>
          <w:lang w:val="id"/>
        </w:rPr>
        <w:t xml:space="preserve">Software Enginering Terarah. Dan Berorientasi pada Obyek. </w:t>
      </w:r>
      <w:r w:rsidRPr="00300B50">
        <w:rPr>
          <w:rFonts w:ascii="Times New Roman" w:hAnsi="Times New Roman" w:cs="Times New Roman"/>
          <w:noProof/>
          <w:sz w:val="24"/>
          <w:szCs w:val="24"/>
          <w:lang w:val="id"/>
        </w:rPr>
        <w:t>Bandung: Information.</w:t>
      </w:r>
    </w:p>
    <w:p w14:paraId="3D48BF77" w14:textId="77777777" w:rsidR="00051740" w:rsidRPr="00300B50" w:rsidRDefault="00051740" w:rsidP="00051740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"/>
        </w:rPr>
      </w:pPr>
      <w:r w:rsidRPr="00300B50">
        <w:rPr>
          <w:rFonts w:ascii="Times New Roman" w:hAnsi="Times New Roman" w:cs="Times New Roman"/>
          <w:noProof/>
          <w:sz w:val="24"/>
          <w:szCs w:val="24"/>
          <w:lang w:val="id"/>
        </w:rPr>
        <w:t xml:space="preserve">Sibero, A. F. (2011). </w:t>
      </w:r>
      <w:r w:rsidRPr="00300B50">
        <w:rPr>
          <w:rFonts w:ascii="Times New Roman" w:hAnsi="Times New Roman" w:cs="Times New Roman"/>
          <w:i/>
          <w:noProof/>
          <w:sz w:val="24"/>
          <w:szCs w:val="24"/>
          <w:lang w:val="id"/>
        </w:rPr>
        <w:t xml:space="preserve">Web Programming Kitab Suci. </w:t>
      </w:r>
      <w:r w:rsidRPr="00300B50">
        <w:rPr>
          <w:rFonts w:ascii="Times New Roman" w:hAnsi="Times New Roman" w:cs="Times New Roman"/>
          <w:noProof/>
          <w:sz w:val="24"/>
          <w:szCs w:val="24"/>
          <w:lang w:val="id"/>
        </w:rPr>
        <w:t xml:space="preserve">Yogyakarta: MedKom. Sugtiyono. (2016). </w:t>
      </w:r>
      <w:r w:rsidRPr="00300B50">
        <w:rPr>
          <w:rFonts w:ascii="Times New Roman" w:hAnsi="Times New Roman" w:cs="Times New Roman"/>
          <w:i/>
          <w:noProof/>
          <w:sz w:val="24"/>
          <w:szCs w:val="24"/>
          <w:lang w:val="id"/>
        </w:rPr>
        <w:t xml:space="preserve">Penelitian ilmiah metode Penelitian, dan metode </w:t>
      </w:r>
      <w:r w:rsidRPr="00300B50">
        <w:rPr>
          <w:rFonts w:ascii="Times New Roman" w:hAnsi="Times New Roman" w:cs="Times New Roman"/>
          <w:noProof/>
          <w:sz w:val="24"/>
          <w:szCs w:val="24"/>
          <w:lang w:val="id"/>
        </w:rPr>
        <w:t>Pengembangan Bandung: PT.Alfabe..</w:t>
      </w:r>
    </w:p>
    <w:p w14:paraId="2AE618F7" w14:textId="77777777" w:rsidR="00051740" w:rsidRDefault="00051740" w:rsidP="00051740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"/>
        </w:rPr>
      </w:pPr>
      <w:r w:rsidRPr="00300B50">
        <w:rPr>
          <w:rFonts w:ascii="Times New Roman" w:hAnsi="Times New Roman" w:cs="Times New Roman"/>
          <w:noProof/>
          <w:sz w:val="24"/>
          <w:szCs w:val="24"/>
          <w:lang w:val="id"/>
        </w:rPr>
        <w:t xml:space="preserve">Tjiptoyono, F. (2009). </w:t>
      </w:r>
      <w:r w:rsidRPr="00300B50">
        <w:rPr>
          <w:rFonts w:ascii="Times New Roman" w:hAnsi="Times New Roman" w:cs="Times New Roman"/>
          <w:i/>
          <w:noProof/>
          <w:sz w:val="24"/>
          <w:szCs w:val="24"/>
          <w:lang w:val="id"/>
        </w:rPr>
        <w:t xml:space="preserve">Strategi Pendistribusian produk, Edisi IV. </w:t>
      </w:r>
      <w:r w:rsidRPr="00300B50">
        <w:rPr>
          <w:rFonts w:ascii="Times New Roman" w:hAnsi="Times New Roman" w:cs="Times New Roman"/>
          <w:noProof/>
          <w:sz w:val="24"/>
          <w:szCs w:val="24"/>
          <w:lang w:val="id"/>
        </w:rPr>
        <w:t>Yogyakarta</w:t>
      </w:r>
    </w:p>
    <w:p w14:paraId="58588250" w14:textId="77777777" w:rsidR="00051740" w:rsidRDefault="00051740" w:rsidP="00051740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</w:p>
    <w:p w14:paraId="568C14F2" w14:textId="77777777" w:rsidR="00051740" w:rsidRDefault="00051740" w:rsidP="00051740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</w:p>
    <w:p w14:paraId="570C789B" w14:textId="77777777" w:rsidR="00051740" w:rsidRDefault="00051740" w:rsidP="00051740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</w:p>
    <w:p w14:paraId="147BB358" w14:textId="5BAF4DE6" w:rsidR="00051740" w:rsidRDefault="00051740" w:rsidP="00051740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</w:p>
    <w:p w14:paraId="490DBF5D" w14:textId="139CE1F7" w:rsidR="00051740" w:rsidRDefault="00051740" w:rsidP="00051740">
      <w:pPr>
        <w:spacing w:before="240" w:line="480" w:lineRule="auto"/>
      </w:pPr>
    </w:p>
    <w:p w14:paraId="6E2822F4" w14:textId="48F6D182" w:rsidR="00051740" w:rsidRDefault="00051740" w:rsidP="00051740">
      <w:pPr>
        <w:spacing w:before="240" w:line="480" w:lineRule="auto"/>
        <w:rPr>
          <w:noProof/>
        </w:rPr>
      </w:pPr>
    </w:p>
    <w:p w14:paraId="14D1D976" w14:textId="77777777" w:rsidR="00051740" w:rsidRDefault="00051740" w:rsidP="00051740">
      <w:pPr>
        <w:pStyle w:val="ListParagraph"/>
        <w:spacing w:before="240" w:line="480" w:lineRule="auto"/>
      </w:pPr>
      <w:r>
        <w:t>'</w:t>
      </w:r>
    </w:p>
    <w:p w14:paraId="51905038" w14:textId="77777777" w:rsidR="00051740" w:rsidRDefault="00051740" w:rsidP="00051740">
      <w:pPr>
        <w:pStyle w:val="ListParagraph"/>
        <w:spacing w:before="240" w:line="480" w:lineRule="auto"/>
      </w:pPr>
    </w:p>
    <w:p w14:paraId="5EE54CAB" w14:textId="3FD03973" w:rsidR="00051740" w:rsidRPr="00F00046" w:rsidRDefault="00051740" w:rsidP="00051740">
      <w:pPr>
        <w:pStyle w:val="ListParagraph"/>
        <w:spacing w:before="240" w:line="480" w:lineRule="auto"/>
      </w:pPr>
    </w:p>
    <w:p w14:paraId="1DBB13A4" w14:textId="77777777" w:rsidR="00051740" w:rsidRPr="00300B50" w:rsidRDefault="00051740" w:rsidP="00051740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</w:p>
    <w:p w14:paraId="2CED340D" w14:textId="77777777" w:rsidR="00051740" w:rsidRPr="00300B50" w:rsidRDefault="00051740" w:rsidP="0005174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"/>
        </w:rPr>
      </w:pPr>
    </w:p>
    <w:p w14:paraId="22F2966A" w14:textId="77777777" w:rsidR="00051740" w:rsidRDefault="00051740" w:rsidP="0005174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14:paraId="47CC6BFD" w14:textId="531E83F1" w:rsidR="00051740" w:rsidRDefault="00051740" w:rsidP="00051740">
      <w:pPr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</w:p>
    <w:sectPr w:rsidR="0005174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51740"/>
    <w:rsid w:val="00051740"/>
    <w:rsid w:val="0031272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928560A"/>
  <w15:chartTrackingRefBased/>
  <w15:docId w15:val="{4BA52FBE-421C-4543-B2F7-55A89025940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5174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051740"/>
    <w:pPr>
      <w:ind w:left="720"/>
      <w:contextualSpacing/>
    </w:pPr>
    <w:rPr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3</Pages>
  <Words>330</Words>
  <Characters>1884</Characters>
  <Application>Microsoft Office Word</Application>
  <DocSecurity>0</DocSecurity>
  <Lines>15</Lines>
  <Paragraphs>4</Paragraphs>
  <ScaleCrop>false</ScaleCrop>
  <Company/>
  <LinksUpToDate>false</LinksUpToDate>
  <CharactersWithSpaces>22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User</cp:lastModifiedBy>
  <cp:revision>1</cp:revision>
  <dcterms:created xsi:type="dcterms:W3CDTF">2022-09-26T01:53:00Z</dcterms:created>
  <dcterms:modified xsi:type="dcterms:W3CDTF">2022-09-26T01:57:00Z</dcterms:modified>
</cp:coreProperties>
</file>